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9DE6C0" w14:textId="2B2A365A" w:rsidR="0060520F" w:rsidRPr="00177934" w:rsidRDefault="004C44F5" w:rsidP="004C44F5">
      <w:pPr>
        <w:pStyle w:val="Caption"/>
        <w:jc w:val="center"/>
      </w:pPr>
      <w:bookmarkStart w:id="0" w:name="_Toc115789501"/>
      <w:r>
        <w:t xml:space="preserve">Table </w:t>
      </w:r>
      <w:fldSimple w:instr=" SEQ Table \* ARABIC ">
        <w:r w:rsidR="008D2B4E">
          <w:rPr>
            <w:noProof/>
          </w:rPr>
          <w:t>4</w:t>
        </w:r>
      </w:fldSimple>
      <w:r>
        <w:t xml:space="preserve"> - Boolean Operators</w:t>
      </w:r>
      <w:bookmarkEnd w:id="0"/>
    </w:p>
    <w:p w14:paraId="1671F9D8" w14:textId="635101AE" w:rsidR="00CB4144" w:rsidRDefault="00CB4144" w:rsidP="004E1292">
      <w:pPr>
        <w:keepNext/>
        <w:spacing w:line="259" w:lineRule="auto"/>
        <w:jc w:val="center"/>
      </w:pPr>
    </w:p>
    <w:p w14:paraId="51B8DE7C" w14:textId="6B0CD356" w:rsidR="009B3904" w:rsidRDefault="009B3904" w:rsidP="009B3904"/>
    <w:p w14:paraId="1938C246" w14:textId="47F1ED7E" w:rsidR="009B3904" w:rsidRDefault="009B3904" w:rsidP="009B3904">
      <w:pPr>
        <w:keepNext/>
        <w:jc w:val="center"/>
      </w:pPr>
    </w:p>
    <w:p w14:paraId="08FF788F" w14:textId="3C067A05" w:rsidR="009B3904" w:rsidRDefault="009B3904" w:rsidP="009B3904">
      <w:pPr>
        <w:keepNext/>
        <w:jc w:val="center"/>
      </w:pPr>
    </w:p>
    <w:p w14:paraId="013E4F8A" w14:textId="5F83E4C3" w:rsidR="007308AD" w:rsidRDefault="007308AD" w:rsidP="007308AD">
      <w:pPr>
        <w:keepNext/>
        <w:jc w:val="center"/>
      </w:pPr>
    </w:p>
    <w:p w14:paraId="6F43564A" w14:textId="6A9EC0F9" w:rsidR="005938DE" w:rsidRDefault="005938DE" w:rsidP="005938DE">
      <w:pPr>
        <w:pStyle w:val="Heading3"/>
      </w:pPr>
      <w:bookmarkStart w:id="1" w:name="_Toc115789488"/>
      <w:r>
        <w:t>Float</w:t>
      </w:r>
      <w:bookmarkEnd w:id="1"/>
    </w:p>
    <w:p w14:paraId="675E0019" w14:textId="6959004E" w:rsidR="005938DE" w:rsidRDefault="005938DE" w:rsidP="005938DE">
      <w:r w:rsidRPr="005938DE">
        <w:t>The float type in Python represents the floating point number.</w:t>
      </w:r>
      <w:r>
        <w:t xml:space="preserve"> </w:t>
      </w:r>
      <w:r>
        <w:fldChar w:fldCharType="begin"/>
      </w:r>
      <w:r w:rsidR="00B644EE">
        <w:instrText xml:space="preserve"> ADDIN ZOTERO_ITEM CSL_CITATION {"citationID":"urRCOFAF","properties":{"formattedCitation":"(aishwarya.27 2018)","plainCitation":"(aishwarya.27 2018)","noteIndex":0},"citationItems":[{"id":187,"uris":["http://zotero.org/users/9256060/items/83DIIB2S"],"itemData":{"id":187,"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Float type and its methods","URL":"https://www.geeksforgeeks.org/python-float-type-and-its-methods/","author":[{"family":"aishwarya.27","given":"aishwarya.27"}],"accessed":{"date-parts":[["2022",10,4]]},"issued":{"date-parts":[["2018",11,16]]}}}],"schema":"https://github.com/citation-style-language/schema/raw/master/csl-citation.json"} </w:instrText>
      </w:r>
      <w:r>
        <w:fldChar w:fldCharType="separate"/>
      </w:r>
      <w:r w:rsidR="00B644EE" w:rsidRPr="00B644EE">
        <w:rPr>
          <w:rFonts w:ascii="Calibri" w:hAnsi="Calibri" w:cs="Calibri"/>
        </w:rPr>
        <w:t>(aishwarya.27 2018)</w:t>
      </w:r>
      <w:r>
        <w:fldChar w:fldCharType="end"/>
      </w:r>
    </w:p>
    <w:p w14:paraId="5CCBA2CD" w14:textId="77777777" w:rsidR="00580C3B" w:rsidRDefault="00580C3B" w:rsidP="00580C3B">
      <w:pPr>
        <w:keepNext/>
        <w:jc w:val="center"/>
      </w:pPr>
      <w:r>
        <w:rPr>
          <w:noProof/>
        </w:rPr>
        <w:drawing>
          <wp:inline distT="0" distB="0" distL="0" distR="0" wp14:anchorId="6D6F4341" wp14:editId="37EC5D44">
            <wp:extent cx="5731510" cy="2482850"/>
            <wp:effectExtent l="0" t="0" r="254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8"/>
                    <a:stretch>
                      <a:fillRect/>
                    </a:stretch>
                  </pic:blipFill>
                  <pic:spPr>
                    <a:xfrm>
                      <a:off x="0" y="0"/>
                      <a:ext cx="5731510" cy="2482850"/>
                    </a:xfrm>
                    <a:prstGeom prst="rect">
                      <a:avLst/>
                    </a:prstGeom>
                  </pic:spPr>
                </pic:pic>
              </a:graphicData>
            </a:graphic>
          </wp:inline>
        </w:drawing>
      </w:r>
    </w:p>
    <w:p w14:paraId="166DB0EA" w14:textId="5C4EECC9" w:rsidR="00580C3B" w:rsidRDefault="00580C3B" w:rsidP="00580C3B">
      <w:pPr>
        <w:pStyle w:val="Caption"/>
        <w:jc w:val="center"/>
      </w:pPr>
      <w:bookmarkStart w:id="2" w:name="_Toc115789511"/>
      <w:r>
        <w:t xml:space="preserve">Figure </w:t>
      </w:r>
      <w:fldSimple w:instr=" SEQ Figure \* ARABIC ">
        <w:r w:rsidR="00451465">
          <w:rPr>
            <w:noProof/>
          </w:rPr>
          <w:t>10</w:t>
        </w:r>
      </w:fldSimple>
      <w:r>
        <w:t xml:space="preserve"> - Floating Point</w:t>
      </w:r>
      <w:bookmarkEnd w:id="2"/>
    </w:p>
    <w:p w14:paraId="29E69636" w14:textId="221FEB05" w:rsidR="008E58A4" w:rsidRPr="008E58A4" w:rsidRDefault="008E58A4" w:rsidP="008E58A4">
      <w:pPr>
        <w:pStyle w:val="Heading3"/>
      </w:pPr>
      <w:bookmarkStart w:id="3" w:name="_Toc115789489"/>
      <w:r w:rsidRPr="008E58A4">
        <w:t>Formatted Strings</w:t>
      </w:r>
      <w:bookmarkEnd w:id="3"/>
    </w:p>
    <w:p w14:paraId="2D1D9759" w14:textId="661DA9D1" w:rsidR="00232B4E" w:rsidRDefault="008E58A4" w:rsidP="008E58A4">
      <w:r w:rsidRPr="008E58A4">
        <w:t>F-strings are string literals with a</w:t>
      </w:r>
      <w:r>
        <w:t>n</w:t>
      </w:r>
      <w:r w:rsidRPr="008E58A4">
        <w:t xml:space="preserve"> f at the start and curly braces containing expressions that will be replaced with their values. They are also known as "formatted string literals."</w:t>
      </w:r>
      <w:r>
        <w:t xml:space="preserve"> </w:t>
      </w:r>
      <w:r>
        <w:fldChar w:fldCharType="begin"/>
      </w:r>
      <w:r>
        <w:instrText xml:space="preserve"> ADDIN ZOTERO_ITEM CSL_CITATION {"citationID":"icBDH6Bu","properties":{"formattedCitation":"(Jablonski 2018)","plainCitation":"(Jablonski 2018)","noteIndex":0},"citationItems":[{"id":189,"uris":["http://zotero.org/users/9256060/items/3WSFSNSA"],"itemData":{"id":189,"type":"webpage","abstract":"As of Python 3.6, f-strings are a great new way to format strings. Not only are they more readable, more concise, and less prone to error than other ways of formatting, but they are also faster! By the end of this article, you will learn how and why to start using f-strings today.","language":"en","title":"Python 3's f-Strings: An Improved String Formatting Syntax (Guide) – Real Python","title-short":"Python 3's f-Strings","URL":"https://realpython.com/python-f-strings/","author":[{"family":"Jablonski","given":"Joanna"}],"accessed":{"date-parts":[["2022",10,4]]},"issued":{"date-parts":[["2018",1,1]]}}}],"schema":"https://github.com/citation-style-language/schema/raw/master/csl-citation.json"} </w:instrText>
      </w:r>
      <w:r>
        <w:fldChar w:fldCharType="separate"/>
      </w:r>
      <w:r w:rsidRPr="008E58A4">
        <w:rPr>
          <w:rFonts w:ascii="Calibri Light" w:hAnsi="Calibri Light" w:cs="Calibri Light"/>
          <w:sz w:val="24"/>
        </w:rPr>
        <w:t>(Jablonski 2018)</w:t>
      </w:r>
      <w:r>
        <w:fldChar w:fldCharType="end"/>
      </w:r>
    </w:p>
    <w:p w14:paraId="07E312C4" w14:textId="77777777" w:rsidR="007C70D2" w:rsidRDefault="007C70D2" w:rsidP="007C70D2">
      <w:pPr>
        <w:keepNext/>
        <w:jc w:val="center"/>
      </w:pPr>
      <w:r>
        <w:rPr>
          <w:noProof/>
        </w:rPr>
        <w:lastRenderedPageBreak/>
        <w:drawing>
          <wp:inline distT="0" distB="0" distL="0" distR="0" wp14:anchorId="0852952C" wp14:editId="0EA6AEBE">
            <wp:extent cx="5731510" cy="2213610"/>
            <wp:effectExtent l="0" t="0" r="2540" b="0"/>
            <wp:docPr id="11" name="Picture 1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Word&#10;&#10;Description automatically generated"/>
                    <pic:cNvPicPr/>
                  </pic:nvPicPr>
                  <pic:blipFill>
                    <a:blip r:embed="rId9"/>
                    <a:stretch>
                      <a:fillRect/>
                    </a:stretch>
                  </pic:blipFill>
                  <pic:spPr>
                    <a:xfrm>
                      <a:off x="0" y="0"/>
                      <a:ext cx="5731510" cy="2213610"/>
                    </a:xfrm>
                    <a:prstGeom prst="rect">
                      <a:avLst/>
                    </a:prstGeom>
                  </pic:spPr>
                </pic:pic>
              </a:graphicData>
            </a:graphic>
          </wp:inline>
        </w:drawing>
      </w:r>
    </w:p>
    <w:p w14:paraId="1B08A872" w14:textId="37997EB3" w:rsidR="007C70D2" w:rsidRDefault="007C70D2" w:rsidP="007C70D2">
      <w:pPr>
        <w:pStyle w:val="Caption"/>
        <w:jc w:val="center"/>
      </w:pPr>
      <w:bookmarkStart w:id="4" w:name="_Toc115789512"/>
      <w:r>
        <w:t xml:space="preserve">Figure </w:t>
      </w:r>
      <w:fldSimple w:instr=" SEQ Figure \* ARABIC ">
        <w:r w:rsidR="00451465">
          <w:rPr>
            <w:noProof/>
          </w:rPr>
          <w:t>11</w:t>
        </w:r>
      </w:fldSimple>
      <w:r>
        <w:t xml:space="preserve"> - </w:t>
      </w:r>
      <w:r w:rsidRPr="0096797E">
        <w:t>Formatted Strings</w:t>
      </w:r>
      <w:bookmarkEnd w:id="4"/>
    </w:p>
    <w:p w14:paraId="255ADD73" w14:textId="37F2ED9B" w:rsidR="00663E75" w:rsidRDefault="00663E75" w:rsidP="00663E75">
      <w:pPr>
        <w:pStyle w:val="Heading2"/>
      </w:pPr>
      <w:bookmarkStart w:id="5" w:name="_Toc115789490"/>
      <w:r>
        <w:t>Line Feed and Carriage Return</w:t>
      </w:r>
      <w:bookmarkEnd w:id="5"/>
    </w:p>
    <w:p w14:paraId="715956F7" w14:textId="0B6A423C" w:rsidR="00663E75" w:rsidRDefault="00663E75" w:rsidP="00663E75">
      <w:pPr>
        <w:pStyle w:val="Heading3"/>
      </w:pPr>
      <w:bookmarkStart w:id="6" w:name="_Toc115789491"/>
      <w:r w:rsidRPr="00663E75">
        <w:t>ASCII</w:t>
      </w:r>
      <w:bookmarkEnd w:id="6"/>
    </w:p>
    <w:p w14:paraId="7D923024" w14:textId="2B5A0E3F" w:rsidR="00663E75" w:rsidRDefault="00663E75" w:rsidP="00663E75">
      <w:r w:rsidRPr="00663E75">
        <w:t xml:space="preserve">The most used character encoding format for text data </w:t>
      </w:r>
      <w:r>
        <w:t>o</w:t>
      </w:r>
      <w:r w:rsidRPr="00663E75">
        <w:t>n computers and the internet is ASCII (American Standard Code for Information Interchange). There are distinct values for 128 extra alphabetic, numeric, special, and control characters in ASCII-encoded data.</w:t>
      </w:r>
      <w:r>
        <w:t xml:space="preserve"> </w:t>
      </w:r>
      <w:r>
        <w:fldChar w:fldCharType="begin"/>
      </w:r>
      <w:r>
        <w:instrText xml:space="preserve"> ADDIN ZOTERO_ITEM CSL_CITATION {"citationID":"rURz7ADg","properties":{"formattedCitation":"(Loshin 2021)","plainCitation":"(Loshin 2021)","noteIndex":0},"citationItems":[{"id":191,"uris":["http://zotero.org/users/9256060/items/XKNBIW3S"],"itemData":{"id":191,"type":"webpage","abstract":"ASCII (American Standard Code for Information Interchange) defines data encoding on the internet. Find out what ASCII is, how it works and how to use it.","container-title":"WhatIs.com","language":"en","title":"What is ASCII (American Standard Code for Information Interchange)?","URL":"https://www.techtarget.com/whatis/definition/ASCII-American-Standard-Code-for-Information-Interchange","author":[{"family":"Loshin","given":"Peter"}],"accessed":{"date-parts":[["2022",10,4]]},"issued":{"date-parts":[["2021",1,9]]}}}],"schema":"https://github.com/citation-style-language/schema/raw/master/csl-citation.json"} </w:instrText>
      </w:r>
      <w:r>
        <w:fldChar w:fldCharType="separate"/>
      </w:r>
      <w:r w:rsidRPr="00663E75">
        <w:rPr>
          <w:rFonts w:ascii="Calibri" w:hAnsi="Calibri" w:cs="Calibri"/>
        </w:rPr>
        <w:t>(Loshin 2021)</w:t>
      </w:r>
      <w:r>
        <w:fldChar w:fldCharType="end"/>
      </w:r>
    </w:p>
    <w:p w14:paraId="3E4A6044" w14:textId="1812E514" w:rsidR="00663E75" w:rsidRDefault="00663E75" w:rsidP="00663E75">
      <w:pPr>
        <w:pStyle w:val="Heading3"/>
      </w:pPr>
      <w:bookmarkStart w:id="7" w:name="_Toc115789492"/>
      <w:r>
        <w:t>Unicode</w:t>
      </w:r>
      <w:bookmarkEnd w:id="7"/>
    </w:p>
    <w:p w14:paraId="08A9EC30" w14:textId="38E14B72" w:rsidR="00663E75" w:rsidRDefault="00663E75" w:rsidP="00663E75">
      <w:r>
        <w:t>A global standard was created to aid in overcoming ASCII's constraints and was initially published as a standard in October 1991. Each character in Unicode has a unique number ranging from U+0000 to U+10FFFF. Unicode can be 8-bit, 16-bit, or 32-bit. A code point is given to numbers, mathematical symbols, popular symbols, and characters from all languages.</w:t>
      </w:r>
    </w:p>
    <w:p w14:paraId="4ECA75A6" w14:textId="476F92F7" w:rsidR="001966D5" w:rsidRDefault="001966D5" w:rsidP="001966D5">
      <w:pPr>
        <w:pStyle w:val="Heading2"/>
      </w:pPr>
      <w:bookmarkStart w:id="8" w:name="_Toc115789493"/>
      <w:r>
        <w:lastRenderedPageBreak/>
        <w:t>Escape Sequence</w:t>
      </w:r>
      <w:bookmarkEnd w:id="8"/>
    </w:p>
    <w:p w14:paraId="75CBE74C" w14:textId="77777777" w:rsidR="00205D55" w:rsidRDefault="00205D55" w:rsidP="00205D55">
      <w:pPr>
        <w:keepNext/>
        <w:jc w:val="center"/>
      </w:pPr>
      <w:r>
        <w:rPr>
          <w:noProof/>
        </w:rPr>
        <w:drawing>
          <wp:inline distT="0" distB="0" distL="0" distR="0" wp14:anchorId="4294D07A" wp14:editId="68D00BDA">
            <wp:extent cx="5731510" cy="3095625"/>
            <wp:effectExtent l="0" t="0" r="2540" b="9525"/>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10"/>
                    <a:stretch>
                      <a:fillRect/>
                    </a:stretch>
                  </pic:blipFill>
                  <pic:spPr>
                    <a:xfrm>
                      <a:off x="0" y="0"/>
                      <a:ext cx="5731510" cy="3095625"/>
                    </a:xfrm>
                    <a:prstGeom prst="rect">
                      <a:avLst/>
                    </a:prstGeom>
                  </pic:spPr>
                </pic:pic>
              </a:graphicData>
            </a:graphic>
          </wp:inline>
        </w:drawing>
      </w:r>
    </w:p>
    <w:p w14:paraId="1E65E134" w14:textId="39C6CB27" w:rsidR="001966D5" w:rsidRPr="001966D5" w:rsidRDefault="00205D55" w:rsidP="00205D55">
      <w:pPr>
        <w:pStyle w:val="Caption"/>
        <w:jc w:val="center"/>
      </w:pPr>
      <w:bookmarkStart w:id="9" w:name="_Toc115789513"/>
      <w:r>
        <w:t xml:space="preserve">Figure </w:t>
      </w:r>
      <w:fldSimple w:instr=" SEQ Figure \* ARABIC ">
        <w:r w:rsidR="00451465">
          <w:rPr>
            <w:noProof/>
          </w:rPr>
          <w:t>12</w:t>
        </w:r>
      </w:fldSimple>
      <w:r>
        <w:t xml:space="preserve"> - Escape Sequence</w:t>
      </w:r>
      <w:bookmarkEnd w:id="9"/>
    </w:p>
    <w:p w14:paraId="22477CF8" w14:textId="48604061" w:rsidR="007177F2" w:rsidRDefault="007177F2" w:rsidP="007177F2">
      <w:pPr>
        <w:pStyle w:val="Heading2"/>
      </w:pPr>
      <w:bookmarkStart w:id="10" w:name="_Toc115789494"/>
      <w:r>
        <w:t>String Functions</w:t>
      </w:r>
      <w:bookmarkEnd w:id="10"/>
    </w:p>
    <w:p w14:paraId="2F92AB78" w14:textId="7D0229D5" w:rsidR="007177F2" w:rsidRDefault="007177F2" w:rsidP="007177F2">
      <w:r>
        <w:t>Calc</w:t>
      </w:r>
      <w:r w:rsidR="00525AD9">
        <w:t>u</w:t>
      </w:r>
      <w:r>
        <w:t>late how long a string is:</w:t>
      </w:r>
    </w:p>
    <w:p w14:paraId="2B769411" w14:textId="77777777" w:rsidR="00451465" w:rsidRDefault="00451465" w:rsidP="00451465">
      <w:pPr>
        <w:keepNext/>
        <w:jc w:val="center"/>
      </w:pPr>
      <w:r>
        <w:rPr>
          <w:noProof/>
        </w:rPr>
        <w:drawing>
          <wp:inline distT="0" distB="0" distL="0" distR="0" wp14:anchorId="3C8E0D34" wp14:editId="276B5A08">
            <wp:extent cx="5731510" cy="2640965"/>
            <wp:effectExtent l="0" t="0" r="2540" b="6985"/>
            <wp:docPr id="14" name="Picture 1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Word&#10;&#10;Description automatically generated"/>
                    <pic:cNvPicPr/>
                  </pic:nvPicPr>
                  <pic:blipFill>
                    <a:blip r:embed="rId11"/>
                    <a:stretch>
                      <a:fillRect/>
                    </a:stretch>
                  </pic:blipFill>
                  <pic:spPr>
                    <a:xfrm>
                      <a:off x="0" y="0"/>
                      <a:ext cx="5731510" cy="2640965"/>
                    </a:xfrm>
                    <a:prstGeom prst="rect">
                      <a:avLst/>
                    </a:prstGeom>
                  </pic:spPr>
                </pic:pic>
              </a:graphicData>
            </a:graphic>
          </wp:inline>
        </w:drawing>
      </w:r>
    </w:p>
    <w:p w14:paraId="783FFB60" w14:textId="59C02927" w:rsidR="007177F2" w:rsidRPr="007177F2" w:rsidRDefault="00451465" w:rsidP="00451465">
      <w:pPr>
        <w:pStyle w:val="Caption"/>
        <w:jc w:val="center"/>
      </w:pPr>
      <w:bookmarkStart w:id="11" w:name="_Toc115789514"/>
      <w:r>
        <w:t xml:space="preserve">Figure </w:t>
      </w:r>
      <w:fldSimple w:instr=" SEQ Figure \* ARABIC ">
        <w:r>
          <w:rPr>
            <w:noProof/>
          </w:rPr>
          <w:t>13</w:t>
        </w:r>
      </w:fldSimple>
      <w:r>
        <w:t xml:space="preserve"> - How many characters Function</w:t>
      </w:r>
      <w:bookmarkEnd w:id="11"/>
    </w:p>
    <w:p w14:paraId="361835F9" w14:textId="58D83EF8" w:rsidR="001966D5" w:rsidRDefault="00451465" w:rsidP="00451465">
      <w:pPr>
        <w:pStyle w:val="Heading2"/>
      </w:pPr>
      <w:bookmarkStart w:id="12" w:name="_Toc115789495"/>
      <w:r w:rsidRPr="00451465">
        <w:t>More Functions</w:t>
      </w:r>
      <w:bookmarkEnd w:id="12"/>
    </w:p>
    <w:p w14:paraId="7AF48F06" w14:textId="5D9C0F86" w:rsidR="00451465" w:rsidRDefault="00451465" w:rsidP="00451465">
      <w:r>
        <w:t>A review of more functions in Python:</w:t>
      </w:r>
    </w:p>
    <w:p w14:paraId="65A97D33" w14:textId="77777777" w:rsidR="00451465" w:rsidRDefault="00451465" w:rsidP="00451465">
      <w:pPr>
        <w:keepNext/>
      </w:pPr>
      <w:r>
        <w:rPr>
          <w:noProof/>
        </w:rPr>
        <w:lastRenderedPageBreak/>
        <w:drawing>
          <wp:inline distT="0" distB="0" distL="0" distR="0" wp14:anchorId="2486A0F7" wp14:editId="167D557D">
            <wp:extent cx="5731510" cy="4145280"/>
            <wp:effectExtent l="0" t="0" r="2540" b="762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2"/>
                    <a:stretch>
                      <a:fillRect/>
                    </a:stretch>
                  </pic:blipFill>
                  <pic:spPr>
                    <a:xfrm>
                      <a:off x="0" y="0"/>
                      <a:ext cx="5731510" cy="4145280"/>
                    </a:xfrm>
                    <a:prstGeom prst="rect">
                      <a:avLst/>
                    </a:prstGeom>
                  </pic:spPr>
                </pic:pic>
              </a:graphicData>
            </a:graphic>
          </wp:inline>
        </w:drawing>
      </w:r>
    </w:p>
    <w:p w14:paraId="470C76E0" w14:textId="1F476F58" w:rsidR="00451465" w:rsidRDefault="00451465" w:rsidP="00451465">
      <w:pPr>
        <w:pStyle w:val="Caption"/>
        <w:jc w:val="center"/>
      </w:pPr>
      <w:bookmarkStart w:id="13" w:name="_Toc115789515"/>
      <w:r>
        <w:t xml:space="preserve">Figure </w:t>
      </w:r>
      <w:fldSimple w:instr=" SEQ Figure \* ARABIC ">
        <w:r>
          <w:rPr>
            <w:noProof/>
          </w:rPr>
          <w:t>14</w:t>
        </w:r>
      </w:fldSimple>
      <w:r>
        <w:t xml:space="preserve"> - </w:t>
      </w:r>
      <w:r w:rsidRPr="00C879C0">
        <w:t>More Functions</w:t>
      </w:r>
      <w:bookmarkEnd w:id="13"/>
    </w:p>
    <w:p w14:paraId="622B3223" w14:textId="77777777" w:rsidR="00451465" w:rsidRPr="00451465" w:rsidRDefault="00451465" w:rsidP="00451465"/>
    <w:p w14:paraId="0B795581" w14:textId="574DC796" w:rsidR="00A66F75" w:rsidRDefault="00A66F75" w:rsidP="008E58A4">
      <w:pPr>
        <w:spacing w:line="259" w:lineRule="auto"/>
        <w:jc w:val="left"/>
        <w:rPr>
          <w:rFonts w:asciiTheme="majorHAnsi" w:eastAsiaTheme="majorEastAsia" w:hAnsiTheme="majorHAnsi" w:cstheme="majorBidi"/>
          <w:color w:val="2F5496" w:themeColor="accent1" w:themeShade="BF"/>
          <w:sz w:val="32"/>
          <w:szCs w:val="32"/>
        </w:rPr>
      </w:pPr>
      <w:r>
        <w:br w:type="page"/>
      </w:r>
    </w:p>
    <w:p w14:paraId="626F1378" w14:textId="6A3196F6" w:rsidR="00131ABA" w:rsidRDefault="00C0416A" w:rsidP="00131ABA">
      <w:pPr>
        <w:pStyle w:val="Heading1"/>
      </w:pPr>
      <w:bookmarkStart w:id="14" w:name="_Toc115789497"/>
      <w:r>
        <w:lastRenderedPageBreak/>
        <w:t>References</w:t>
      </w:r>
      <w:bookmarkEnd w:id="14"/>
    </w:p>
    <w:p w14:paraId="273414D0" w14:textId="2BB11179" w:rsidR="00663E75" w:rsidRPr="00663E75" w:rsidRDefault="00131ABA" w:rsidP="00663E75">
      <w:pPr>
        <w:pStyle w:val="Bibliography"/>
        <w:rPr>
          <w:rFonts w:ascii="Calibri" w:hAnsi="Calibri" w:cs="Calibri"/>
        </w:rPr>
      </w:pPr>
      <w:r>
        <w:fldChar w:fldCharType="begin"/>
      </w:r>
      <w:r>
        <w:instrText xml:space="preserve"> ADDIN ZOTERO_BIBL {"uncited":[],"omitted":[],"custom":[]} CSL_BIBLIOGRAPHY </w:instrText>
      </w:r>
      <w:r>
        <w:fldChar w:fldCharType="separate"/>
      </w:r>
      <w:r w:rsidR="00663E75" w:rsidRPr="00663E75">
        <w:rPr>
          <w:rFonts w:ascii="Calibri" w:hAnsi="Calibri" w:cs="Calibri"/>
        </w:rPr>
        <w:t xml:space="preserve">aishwarya.27,  aishwarya. 27 (2018) </w:t>
      </w:r>
      <w:r w:rsidR="001966D5">
        <w:rPr>
          <w:rFonts w:ascii="Calibri" w:hAnsi="Calibri" w:cs="Calibri"/>
        </w:rPr>
        <w:t>'</w:t>
      </w:r>
      <w:r w:rsidR="00663E75" w:rsidRPr="00663E75">
        <w:rPr>
          <w:rFonts w:ascii="Calibri" w:hAnsi="Calibri" w:cs="Calibri"/>
        </w:rPr>
        <w:t>Python | Float type and its methods</w:t>
      </w:r>
      <w:r w:rsidR="001966D5">
        <w:rPr>
          <w:rFonts w:ascii="Calibri" w:hAnsi="Calibri" w:cs="Calibri"/>
        </w:rPr>
        <w:t>'</w:t>
      </w:r>
      <w:r w:rsidR="00663E75" w:rsidRPr="00663E75">
        <w:rPr>
          <w:rFonts w:ascii="Calibri" w:hAnsi="Calibri" w:cs="Calibri"/>
        </w:rPr>
        <w:t xml:space="preserve">, </w:t>
      </w:r>
      <w:r w:rsidR="00663E75" w:rsidRPr="00663E75">
        <w:rPr>
          <w:rFonts w:ascii="Calibri" w:hAnsi="Calibri" w:cs="Calibri"/>
          <w:i/>
          <w:iCs/>
        </w:rPr>
        <w:t>GeeksforGeeks</w:t>
      </w:r>
      <w:r w:rsidR="00663E75" w:rsidRPr="00663E75">
        <w:rPr>
          <w:rFonts w:ascii="Calibri" w:hAnsi="Calibri" w:cs="Calibri"/>
        </w:rPr>
        <w:t>, available: https://www.geeksforgeeks.org/python-float-type-and-its-methods/ [accessed 4 Oct 2022].</w:t>
      </w:r>
    </w:p>
    <w:p w14:paraId="140F3BC5" w14:textId="77777777" w:rsidR="00663E75" w:rsidRPr="00663E75" w:rsidRDefault="00663E75" w:rsidP="00663E75">
      <w:pPr>
        <w:pStyle w:val="Bibliography"/>
        <w:rPr>
          <w:rFonts w:ascii="Calibri" w:hAnsi="Calibri" w:cs="Calibri"/>
        </w:rPr>
      </w:pPr>
      <w:r w:rsidRPr="00663E75">
        <w:rPr>
          <w:rFonts w:ascii="Calibri" w:hAnsi="Calibri" w:cs="Calibri"/>
        </w:rPr>
        <w:t>Bailey, C. (2022) Dynamic vs Static – Real Python [online], available: https://realpython.com/lessons/dynamic-vs-static/ [accessed 3 Oct 2022].</w:t>
      </w:r>
    </w:p>
    <w:p w14:paraId="27749DA1" w14:textId="77777777" w:rsidR="00663E75" w:rsidRPr="00663E75" w:rsidRDefault="00663E75" w:rsidP="00663E75">
      <w:pPr>
        <w:pStyle w:val="Bibliography"/>
        <w:rPr>
          <w:rFonts w:ascii="Calibri" w:hAnsi="Calibri" w:cs="Calibri"/>
        </w:rPr>
      </w:pPr>
      <w:r w:rsidRPr="00663E75">
        <w:rPr>
          <w:rFonts w:ascii="Calibri" w:hAnsi="Calibri" w:cs="Calibri"/>
        </w:rPr>
        <w:t>Bailey, C. (n.d) String Indexing – Real Python [online], available: https://realpython.com/lessons/string-indexing/ [accessed 3 Oct 2022].</w:t>
      </w:r>
    </w:p>
    <w:p w14:paraId="3FCFF1A5" w14:textId="77777777" w:rsidR="00663E75" w:rsidRPr="00663E75" w:rsidRDefault="00663E75" w:rsidP="00663E75">
      <w:pPr>
        <w:pStyle w:val="Bibliography"/>
        <w:rPr>
          <w:rFonts w:ascii="Calibri" w:hAnsi="Calibri" w:cs="Calibri"/>
        </w:rPr>
      </w:pPr>
      <w:r w:rsidRPr="00663E75">
        <w:rPr>
          <w:rFonts w:ascii="Calibri" w:hAnsi="Calibri" w:cs="Calibri"/>
        </w:rPr>
        <w:t xml:space="preserve">Floating Point Definition [online] (2021) </w:t>
      </w:r>
      <w:r w:rsidRPr="00663E75">
        <w:rPr>
          <w:rFonts w:ascii="Calibri" w:hAnsi="Calibri" w:cs="Calibri"/>
          <w:i/>
          <w:iCs/>
        </w:rPr>
        <w:t>freeCodeCamp.org</w:t>
      </w:r>
      <w:r w:rsidRPr="00663E75">
        <w:rPr>
          <w:rFonts w:ascii="Calibri" w:hAnsi="Calibri" w:cs="Calibri"/>
        </w:rPr>
        <w:t>, available: https://www.freecodecamp.org/news/floating-point-definition/ [accessed 3 Oct 2022].</w:t>
      </w:r>
    </w:p>
    <w:p w14:paraId="27761DB6" w14:textId="43F1B1EA" w:rsidR="00663E75" w:rsidRPr="00663E75" w:rsidRDefault="00663E75" w:rsidP="00663E75">
      <w:pPr>
        <w:pStyle w:val="Bibliography"/>
        <w:rPr>
          <w:rFonts w:ascii="Calibri" w:hAnsi="Calibri" w:cs="Calibri"/>
        </w:rPr>
      </w:pPr>
      <w:r w:rsidRPr="00663E75">
        <w:rPr>
          <w:rFonts w:ascii="Calibri" w:hAnsi="Calibri" w:cs="Calibri"/>
        </w:rPr>
        <w:t>Jablonski, J. (2018) Python 3</w:t>
      </w:r>
      <w:r w:rsidR="001966D5">
        <w:rPr>
          <w:rFonts w:ascii="Calibri" w:hAnsi="Calibri" w:cs="Calibri"/>
        </w:rPr>
        <w:t>'</w:t>
      </w:r>
      <w:r w:rsidRPr="00663E75">
        <w:rPr>
          <w:rFonts w:ascii="Calibri" w:hAnsi="Calibri" w:cs="Calibri"/>
        </w:rPr>
        <w:t>s f-Strings: An Improved String Formatting Syntax (Guide) – Real Python [online], available: https://realpython.com/python-f-strings/ [accessed 4 Oct 2022].</w:t>
      </w:r>
    </w:p>
    <w:p w14:paraId="795E8FA1" w14:textId="77777777" w:rsidR="00663E75" w:rsidRPr="00663E75" w:rsidRDefault="00663E75" w:rsidP="00663E75">
      <w:pPr>
        <w:pStyle w:val="Bibliography"/>
        <w:rPr>
          <w:rFonts w:ascii="Calibri" w:hAnsi="Calibri" w:cs="Calibri"/>
        </w:rPr>
      </w:pPr>
      <w:r w:rsidRPr="00663E75">
        <w:rPr>
          <w:rFonts w:ascii="Calibri" w:hAnsi="Calibri" w:cs="Calibri"/>
        </w:rPr>
        <w:t>Jaiswal, S. (2018) Python String Tutorial [online], available: https://www.datacamp.com/tutorial/python-string-tutorial [accessed 3 Oct 2022].</w:t>
      </w:r>
    </w:p>
    <w:p w14:paraId="3BB8FC63" w14:textId="77777777" w:rsidR="00663E75" w:rsidRPr="00663E75" w:rsidRDefault="00663E75" w:rsidP="00663E75">
      <w:pPr>
        <w:pStyle w:val="Bibliography"/>
        <w:rPr>
          <w:rFonts w:ascii="Calibri" w:hAnsi="Calibri" w:cs="Calibri"/>
        </w:rPr>
      </w:pPr>
      <w:r w:rsidRPr="00663E75">
        <w:rPr>
          <w:rFonts w:ascii="Calibri" w:hAnsi="Calibri" w:cs="Calibri"/>
        </w:rPr>
        <w:t>Lathkar, M. (2020) What Are Boolean Operators in Python? [online], available: https://www.tutorialspoint.com/What-are-boolean-operators-in-Python [accessed 3 Oct 2022].</w:t>
      </w:r>
    </w:p>
    <w:p w14:paraId="42B74731" w14:textId="77777777" w:rsidR="00663E75" w:rsidRPr="00663E75" w:rsidRDefault="00663E75" w:rsidP="00663E75">
      <w:pPr>
        <w:pStyle w:val="Bibliography"/>
        <w:rPr>
          <w:rFonts w:ascii="Calibri" w:hAnsi="Calibri" w:cs="Calibri"/>
        </w:rPr>
      </w:pPr>
      <w:r w:rsidRPr="00663E75">
        <w:rPr>
          <w:rFonts w:ascii="Calibri" w:hAnsi="Calibri" w:cs="Calibri"/>
        </w:rPr>
        <w:t xml:space="preserve">Loshin, P. (2021) What Is ASCII (American Standard Code for Information Interchange)? [online], </w:t>
      </w:r>
      <w:r w:rsidRPr="00663E75">
        <w:rPr>
          <w:rFonts w:ascii="Calibri" w:hAnsi="Calibri" w:cs="Calibri"/>
          <w:i/>
          <w:iCs/>
        </w:rPr>
        <w:t>WhatIs.com</w:t>
      </w:r>
      <w:r w:rsidRPr="00663E75">
        <w:rPr>
          <w:rFonts w:ascii="Calibri" w:hAnsi="Calibri" w:cs="Calibri"/>
        </w:rPr>
        <w:t>, available: https://www.techtarget.com/whatis/definition/ASCII-American-Standard-Code-for-Information-Interchange [accessed 4 Oct 2022].</w:t>
      </w:r>
    </w:p>
    <w:p w14:paraId="0C330BDB" w14:textId="7DDD3C2A" w:rsidR="00663E75" w:rsidRPr="00663E75" w:rsidRDefault="00663E75" w:rsidP="00663E75">
      <w:pPr>
        <w:pStyle w:val="Bibliography"/>
        <w:rPr>
          <w:rFonts w:ascii="Calibri" w:hAnsi="Calibri" w:cs="Calibri"/>
        </w:rPr>
      </w:pPr>
      <w:r w:rsidRPr="00663E75">
        <w:rPr>
          <w:rFonts w:ascii="Calibri" w:hAnsi="Calibri" w:cs="Calibri"/>
        </w:rPr>
        <w:t xml:space="preserve">Python Keywords (2019) </w:t>
      </w:r>
      <w:r w:rsidR="001966D5">
        <w:rPr>
          <w:rFonts w:ascii="Calibri" w:hAnsi="Calibri" w:cs="Calibri"/>
        </w:rPr>
        <w:t>'</w:t>
      </w:r>
      <w:r w:rsidRPr="00663E75">
        <w:rPr>
          <w:rFonts w:ascii="Calibri" w:hAnsi="Calibri" w:cs="Calibri"/>
        </w:rPr>
        <w:t>Python Keywords - AskPython</w:t>
      </w:r>
      <w:r w:rsidR="001966D5">
        <w:rPr>
          <w:rFonts w:ascii="Calibri" w:hAnsi="Calibri" w:cs="Calibri"/>
        </w:rPr>
        <w:t>'</w:t>
      </w:r>
      <w:r w:rsidRPr="00663E75">
        <w:rPr>
          <w:rFonts w:ascii="Calibri" w:hAnsi="Calibri" w:cs="Calibri"/>
        </w:rPr>
        <w:t>, available: https://www.askpython.com/python/python-keywords [accessed 3 Oct 2022].</w:t>
      </w:r>
    </w:p>
    <w:p w14:paraId="1D5A7700" w14:textId="77777777" w:rsidR="00663E75" w:rsidRPr="00663E75" w:rsidRDefault="00663E75" w:rsidP="00663E75">
      <w:pPr>
        <w:pStyle w:val="Bibliography"/>
        <w:rPr>
          <w:rFonts w:ascii="Calibri" w:hAnsi="Calibri" w:cs="Calibri"/>
        </w:rPr>
      </w:pPr>
      <w:r w:rsidRPr="00663E75">
        <w:rPr>
          <w:rFonts w:ascii="Calibri" w:hAnsi="Calibri" w:cs="Calibri"/>
        </w:rPr>
        <w:t xml:space="preserve">retr0 (2018) ‘Python String format() Method’, </w:t>
      </w:r>
      <w:r w:rsidRPr="00663E75">
        <w:rPr>
          <w:rFonts w:ascii="Calibri" w:hAnsi="Calibri" w:cs="Calibri"/>
          <w:i/>
          <w:iCs/>
        </w:rPr>
        <w:t>GeeksforGeeks</w:t>
      </w:r>
      <w:r w:rsidRPr="00663E75">
        <w:rPr>
          <w:rFonts w:ascii="Calibri" w:hAnsi="Calibri" w:cs="Calibri"/>
        </w:rPr>
        <w:t>, available: https://www.geeksforgeeks.org/python-string-format-method/ [accessed 4 Oct 2022].</w:t>
      </w:r>
    </w:p>
    <w:p w14:paraId="7F342111" w14:textId="21A5547F" w:rsidR="00131ABA" w:rsidRPr="00131ABA" w:rsidRDefault="00131ABA" w:rsidP="00131ABA">
      <w:r>
        <w:fldChar w:fldCharType="end"/>
      </w:r>
    </w:p>
    <w:sectPr w:rsidR="00131ABA" w:rsidRPr="00131ABA">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27E41" w14:textId="77777777" w:rsidR="00F43307" w:rsidRDefault="00F43307" w:rsidP="00E76D4F">
      <w:pPr>
        <w:spacing w:after="0" w:line="240" w:lineRule="auto"/>
      </w:pPr>
      <w:r>
        <w:separator/>
      </w:r>
    </w:p>
  </w:endnote>
  <w:endnote w:type="continuationSeparator" w:id="0">
    <w:p w14:paraId="7BD7ABF1" w14:textId="77777777" w:rsidR="00F43307" w:rsidRDefault="00F43307" w:rsidP="00E76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82D87" w14:textId="77777777" w:rsidR="00E76D4F" w:rsidRDefault="00E76D4F">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27F844F" w14:textId="77777777" w:rsidR="00E76D4F" w:rsidRDefault="00E76D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F78F6" w14:textId="77777777" w:rsidR="00F43307" w:rsidRDefault="00F43307" w:rsidP="00E76D4F">
      <w:pPr>
        <w:spacing w:after="0" w:line="240" w:lineRule="auto"/>
      </w:pPr>
      <w:r>
        <w:separator/>
      </w:r>
    </w:p>
  </w:footnote>
  <w:footnote w:type="continuationSeparator" w:id="0">
    <w:p w14:paraId="1E4D8266" w14:textId="77777777" w:rsidR="00F43307" w:rsidRDefault="00F43307" w:rsidP="00E76D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FE7D64"/>
    <w:multiLevelType w:val="hybridMultilevel"/>
    <w:tmpl w:val="92D6B9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7B362BD8"/>
    <w:multiLevelType w:val="hybridMultilevel"/>
    <w:tmpl w:val="0096B0D2"/>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5570482">
    <w:abstractNumId w:val="0"/>
  </w:num>
  <w:num w:numId="2" w16cid:durableId="7298110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yNzM1NLAwNTYzMTVS0lEKTi0uzszPAykwrgUA1khHdywAAAA="/>
  </w:docVars>
  <w:rsids>
    <w:rsidRoot w:val="00AD28BD"/>
    <w:rsid w:val="000016E7"/>
    <w:rsid w:val="00050D45"/>
    <w:rsid w:val="00091BC9"/>
    <w:rsid w:val="00131ABA"/>
    <w:rsid w:val="00177934"/>
    <w:rsid w:val="001966D5"/>
    <w:rsid w:val="00205D55"/>
    <w:rsid w:val="00224ACC"/>
    <w:rsid w:val="00232B4E"/>
    <w:rsid w:val="00273DAE"/>
    <w:rsid w:val="0032659C"/>
    <w:rsid w:val="003B6F33"/>
    <w:rsid w:val="00421352"/>
    <w:rsid w:val="00451465"/>
    <w:rsid w:val="004A70EF"/>
    <w:rsid w:val="004C44F5"/>
    <w:rsid w:val="004E1292"/>
    <w:rsid w:val="00525AD9"/>
    <w:rsid w:val="00580C3B"/>
    <w:rsid w:val="005938DE"/>
    <w:rsid w:val="005E4357"/>
    <w:rsid w:val="0060016C"/>
    <w:rsid w:val="0060520F"/>
    <w:rsid w:val="00663E75"/>
    <w:rsid w:val="006C6C99"/>
    <w:rsid w:val="007177F2"/>
    <w:rsid w:val="007308AD"/>
    <w:rsid w:val="007C70D2"/>
    <w:rsid w:val="007F0A1E"/>
    <w:rsid w:val="007F2780"/>
    <w:rsid w:val="008D2B4E"/>
    <w:rsid w:val="008E58A4"/>
    <w:rsid w:val="009852FD"/>
    <w:rsid w:val="009B3904"/>
    <w:rsid w:val="00A300A4"/>
    <w:rsid w:val="00A66F75"/>
    <w:rsid w:val="00AC2790"/>
    <w:rsid w:val="00AD28BD"/>
    <w:rsid w:val="00B54F30"/>
    <w:rsid w:val="00B644EE"/>
    <w:rsid w:val="00C0416A"/>
    <w:rsid w:val="00C229D0"/>
    <w:rsid w:val="00CB4144"/>
    <w:rsid w:val="00CD36FC"/>
    <w:rsid w:val="00CD3D5D"/>
    <w:rsid w:val="00D75848"/>
    <w:rsid w:val="00E23264"/>
    <w:rsid w:val="00E76D4F"/>
    <w:rsid w:val="00E90A68"/>
    <w:rsid w:val="00EA534A"/>
    <w:rsid w:val="00F4330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175026"/>
  <w15:chartTrackingRefBased/>
  <w15:docId w15:val="{1F3D0832-9EF4-4DA1-9C0F-66E051E52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264"/>
    <w:pPr>
      <w:spacing w:line="360" w:lineRule="auto"/>
      <w:jc w:val="both"/>
    </w:pPr>
  </w:style>
  <w:style w:type="paragraph" w:styleId="Heading1">
    <w:name w:val="heading 1"/>
    <w:basedOn w:val="Normal"/>
    <w:next w:val="Normal"/>
    <w:link w:val="Heading1Char"/>
    <w:uiPriority w:val="9"/>
    <w:qFormat/>
    <w:rsid w:val="00E232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32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F0A1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326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23264"/>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0416A"/>
    <w:pPr>
      <w:spacing w:line="259" w:lineRule="auto"/>
      <w:jc w:val="left"/>
      <w:outlineLvl w:val="9"/>
    </w:pPr>
    <w:rPr>
      <w:lang w:val="en-US"/>
    </w:rPr>
  </w:style>
  <w:style w:type="paragraph" w:styleId="TOC1">
    <w:name w:val="toc 1"/>
    <w:basedOn w:val="Normal"/>
    <w:next w:val="Normal"/>
    <w:autoRedefine/>
    <w:uiPriority w:val="39"/>
    <w:unhideWhenUsed/>
    <w:rsid w:val="00C0416A"/>
    <w:pPr>
      <w:spacing w:after="100"/>
    </w:pPr>
  </w:style>
  <w:style w:type="paragraph" w:styleId="TOC2">
    <w:name w:val="toc 2"/>
    <w:basedOn w:val="Normal"/>
    <w:next w:val="Normal"/>
    <w:autoRedefine/>
    <w:uiPriority w:val="39"/>
    <w:unhideWhenUsed/>
    <w:rsid w:val="00C0416A"/>
    <w:pPr>
      <w:spacing w:after="100"/>
      <w:ind w:left="220"/>
    </w:pPr>
  </w:style>
  <w:style w:type="character" w:styleId="Hyperlink">
    <w:name w:val="Hyperlink"/>
    <w:basedOn w:val="DefaultParagraphFont"/>
    <w:uiPriority w:val="99"/>
    <w:unhideWhenUsed/>
    <w:rsid w:val="00C0416A"/>
    <w:rPr>
      <w:color w:val="0563C1" w:themeColor="hyperlink"/>
      <w:u w:val="single"/>
    </w:rPr>
  </w:style>
  <w:style w:type="table" w:styleId="TableGrid">
    <w:name w:val="Table Grid"/>
    <w:basedOn w:val="TableNormal"/>
    <w:uiPriority w:val="39"/>
    <w:rsid w:val="00C041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0416A"/>
    <w:rPr>
      <w:color w:val="605E5C"/>
      <w:shd w:val="clear" w:color="auto" w:fill="E1DFDD"/>
    </w:rPr>
  </w:style>
  <w:style w:type="paragraph" w:styleId="Bibliography">
    <w:name w:val="Bibliography"/>
    <w:basedOn w:val="Normal"/>
    <w:next w:val="Normal"/>
    <w:uiPriority w:val="37"/>
    <w:unhideWhenUsed/>
    <w:rsid w:val="00C0416A"/>
    <w:pPr>
      <w:spacing w:after="0" w:line="240" w:lineRule="auto"/>
      <w:ind w:left="720" w:hanging="720"/>
    </w:pPr>
  </w:style>
  <w:style w:type="character" w:customStyle="1" w:styleId="Heading3Char">
    <w:name w:val="Heading 3 Char"/>
    <w:basedOn w:val="DefaultParagraphFont"/>
    <w:link w:val="Heading3"/>
    <w:uiPriority w:val="9"/>
    <w:rsid w:val="007F0A1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7F0A1E"/>
    <w:pPr>
      <w:spacing w:after="100"/>
      <w:ind w:left="440"/>
    </w:pPr>
  </w:style>
  <w:style w:type="paragraph" w:styleId="Header">
    <w:name w:val="header"/>
    <w:basedOn w:val="Normal"/>
    <w:link w:val="HeaderChar"/>
    <w:uiPriority w:val="99"/>
    <w:unhideWhenUsed/>
    <w:rsid w:val="00E76D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6D4F"/>
  </w:style>
  <w:style w:type="paragraph" w:styleId="Footer">
    <w:name w:val="footer"/>
    <w:basedOn w:val="Normal"/>
    <w:link w:val="FooterChar"/>
    <w:uiPriority w:val="99"/>
    <w:unhideWhenUsed/>
    <w:rsid w:val="00E76D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6D4F"/>
  </w:style>
  <w:style w:type="paragraph" w:styleId="ListParagraph">
    <w:name w:val="List Paragraph"/>
    <w:basedOn w:val="Normal"/>
    <w:uiPriority w:val="34"/>
    <w:qFormat/>
    <w:rsid w:val="00177934"/>
    <w:pPr>
      <w:ind w:left="720"/>
      <w:contextualSpacing/>
    </w:pPr>
  </w:style>
  <w:style w:type="paragraph" w:styleId="Caption">
    <w:name w:val="caption"/>
    <w:basedOn w:val="Normal"/>
    <w:next w:val="Normal"/>
    <w:uiPriority w:val="35"/>
    <w:unhideWhenUsed/>
    <w:qFormat/>
    <w:rsid w:val="004C44F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C44F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06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FE786B-1157-4C0E-B086-8E80FAEB1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5</Pages>
  <Words>905</Words>
  <Characters>5161</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McDonnell</dc:creator>
  <cp:keywords/>
  <dc:description/>
  <cp:lastModifiedBy>Karen McDonnell</cp:lastModifiedBy>
  <cp:revision>47</cp:revision>
  <dcterms:created xsi:type="dcterms:W3CDTF">2022-10-03T13:15:00Z</dcterms:created>
  <dcterms:modified xsi:type="dcterms:W3CDTF">2022-10-23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GwNJ3Lg"/&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